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77777777"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e Olympus Confocal microscope. </w:t>
      </w:r>
      <w:r w:rsidRPr="00A014EB">
        <w:rPr>
          <w:rFonts w:ascii="Times New Roman" w:hAnsi="Times New Roman" w:cs="Times New Roman"/>
          <w:sz w:val="24"/>
          <w:szCs w:val="24"/>
          <w:lang w:val="en-US"/>
        </w:rPr>
        <w:br/>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5562368A" w:rsidR="00D269F5" w:rsidRPr="004173A8" w:rsidRDefault="00D60996"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To determine which miRNAs 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w:t>
      </w:r>
      <w:proofErr w:type="spellStart"/>
      <w:r w:rsidR="009150C5">
        <w:rPr>
          <w:rFonts w:ascii="Times New Roman" w:hAnsi="Times New Roman" w:cs="Times New Roman"/>
          <w:color w:val="FF0000"/>
          <w:sz w:val="24"/>
          <w:szCs w:val="24"/>
          <w:lang w:val="en-US"/>
        </w:rPr>
        <w:t>seq</w:t>
      </w:r>
      <w:proofErr w:type="spellEnd"/>
      <w:r w:rsidR="009150C5">
        <w:rPr>
          <w:rFonts w:ascii="Times New Roman" w:hAnsi="Times New Roman" w:cs="Times New Roman"/>
          <w:color w:val="FF0000"/>
          <w:sz w:val="24"/>
          <w:szCs w:val="24"/>
          <w:lang w:val="en-US"/>
        </w:rPr>
        <w:t xml:space="preserve">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proofErr w:type="spellStart"/>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Comparison between GFP and cavin-1 cell lines revealed a total of 12 significantly (p ≤0.05) </w:t>
      </w:r>
      <w:r w:rsidR="00D269F5">
        <w:rPr>
          <w:rFonts w:ascii="Times New Roman" w:hAnsi="Times New Roman" w:cs="Times New Roman"/>
          <w:sz w:val="24"/>
          <w:szCs w:val="24"/>
          <w:lang w:val="en-US"/>
        </w:rPr>
        <w:t>modified</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w:t>
      </w:r>
      <w:r w:rsidR="004A7530">
        <w:rPr>
          <w:rFonts w:ascii="Times New Roman" w:hAnsi="Times New Roman" w:cs="Times New Roman"/>
          <w:sz w:val="24"/>
          <w:szCs w:val="24"/>
          <w:lang w:val="en-US"/>
        </w:rPr>
        <w:t>EVs</w:t>
      </w:r>
      <w:r w:rsidR="00D269F5" w:rsidRPr="004173A8">
        <w:rPr>
          <w:rFonts w:ascii="Times New Roman" w:hAnsi="Times New Roman" w:cs="Times New Roman"/>
          <w:sz w:val="24"/>
          <w:szCs w:val="24"/>
          <w:lang w:val="en-US"/>
        </w:rPr>
        <w:t xml:space="preserve"> and 28 differentially expres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cell. Comparing all availabl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t; increa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exosome in cavin-1 expressive cells,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 no distinct differential export, an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decreased in the exosome in cavin-1 cells.</w:t>
      </w:r>
      <w:r w:rsidR="00D269F5">
        <w:rPr>
          <w:rFonts w:ascii="Times New Roman" w:hAnsi="Times New Roman" w:cs="Times New Roman"/>
          <w:sz w:val="24"/>
          <w:szCs w:val="24"/>
          <w:lang w:val="en-US"/>
        </w:rPr>
        <w:t xml:space="preserve"> Generally, miRNAs present in the EVs change proportionately to the cellular </w:t>
      </w:r>
      <w:r w:rsidR="00475D4D">
        <w:rPr>
          <w:rFonts w:ascii="Times New Roman" w:hAnsi="Times New Roman" w:cs="Times New Roman"/>
          <w:sz w:val="24"/>
          <w:szCs w:val="24"/>
          <w:lang w:val="en-US"/>
        </w:rPr>
        <w:t>expression changes</w:t>
      </w:r>
      <w:r w:rsidR="00D269F5">
        <w:rPr>
          <w:rFonts w:ascii="Times New Roman" w:hAnsi="Times New Roman" w:cs="Times New Roman"/>
          <w:sz w:val="24"/>
          <w:szCs w:val="24"/>
          <w:lang w:val="en-US"/>
        </w:rPr>
        <w:t xml:space="preserve"> induced by cavin-1, however several species present with a dramatic decrease in EVs compared to cells where 5 of these are significantly modified between cell lines.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 modified by cavin-1 expression.   </w:t>
      </w:r>
    </w:p>
    <w:p w14:paraId="34B94191" w14:textId="0533C374"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w:t>
      </w:r>
      <w:r w:rsidRPr="004173A8">
        <w:rPr>
          <w:rFonts w:ascii="Times New Roman" w:hAnsi="Times New Roman" w:cs="Times New Roman"/>
          <w:sz w:val="24"/>
          <w:szCs w:val="24"/>
          <w:lang w:val="en-US"/>
        </w:rPr>
        <w:lastRenderedPageBreak/>
        <w:t xml:space="preserve">cellular content. Inversely, miR-574 was increased due to the presence of cavin-1 in the exosome, and miR-363 is confirmed to be not differentially exported by cavin-1. This establishes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attenuates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007FF6B4"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are present within that </w:t>
      </w:r>
      <w:proofErr w:type="spellStart"/>
      <w:r w:rsidR="00D269F5" w:rsidRPr="00FC3A7C">
        <w:rPr>
          <w:rFonts w:ascii="Times New Roman" w:hAnsi="Times New Roman" w:cs="Times New Roman"/>
          <w:color w:val="FF0000"/>
          <w:sz w:val="24"/>
          <w:szCs w:val="24"/>
          <w:lang w:val="en-US"/>
        </w:rPr>
        <w:t>miR</w:t>
      </w:r>
      <w:proofErr w:type="spellEnd"/>
      <w:r w:rsidR="00D269F5" w:rsidRPr="00FC3A7C">
        <w:rPr>
          <w:rFonts w:ascii="Times New Roman" w:hAnsi="Times New Roman" w:cs="Times New Roman"/>
          <w:color w:val="FF0000"/>
          <w:sz w:val="24"/>
          <w:szCs w:val="24"/>
          <w:lang w:val="en-US"/>
        </w:rPr>
        <w:t xml:space="preserve"> group that are responsible for the export.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2B04F14C"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Upon comparison to the known motif, using the sitem</w:t>
      </w:r>
      <w:bookmarkStart w:id="0" w:name="_GoBack"/>
      <w:bookmarkEnd w:id="0"/>
      <w:r w:rsidR="00035CC2">
        <w:rPr>
          <w:rFonts w:ascii="Times New Roman" w:hAnsi="Times New Roman" w:cs="Times New Roman"/>
          <w:sz w:val="24"/>
          <w:szCs w:val="24"/>
          <w:lang w:val="en-US"/>
        </w:rPr>
        <w:t xml:space="preserve">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w:t>
      </w:r>
      <w:r w:rsidR="00D82430">
        <w:rPr>
          <w:rFonts w:ascii="Times New Roman" w:hAnsi="Times New Roman" w:cs="Times New Roman"/>
          <w:sz w:val="24"/>
          <w:szCs w:val="24"/>
          <w:lang w:val="en-US"/>
        </w:rPr>
        <w:lastRenderedPageBreak/>
        <w:t xml:space="preserve">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2922D282"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zation changed between GFP and Cavin-1 cell lines</w:t>
      </w:r>
      <w:r w:rsidR="00B31E2D">
        <w:rPr>
          <w:rFonts w:ascii="Times New Roman" w:hAnsi="Times New Roman" w:cs="Times New Roman"/>
          <w:sz w:val="24"/>
          <w:szCs w:val="24"/>
          <w:lang w:val="en-US"/>
        </w:rPr>
        <w:t xml:space="preserve"> which may explain </w:t>
      </w:r>
      <w:r w:rsidR="0016216F">
        <w:rPr>
          <w:rFonts w:ascii="Times New Roman" w:hAnsi="Times New Roman" w:cs="Times New Roman"/>
          <w:sz w:val="24"/>
          <w:szCs w:val="24"/>
          <w:lang w:val="en-US"/>
        </w:rPr>
        <w:t xml:space="preserve">export of </w:t>
      </w:r>
      <w:proofErr w:type="spellStart"/>
      <w:r w:rsidR="0016216F">
        <w:rPr>
          <w:rFonts w:ascii="Times New Roman" w:hAnsi="Times New Roman" w:cs="Times New Roman"/>
          <w:sz w:val="24"/>
          <w:szCs w:val="24"/>
          <w:lang w:val="en-US"/>
        </w:rPr>
        <w:t>miRs</w:t>
      </w:r>
      <w:proofErr w:type="spellEnd"/>
      <w:r w:rsidR="00F041BB">
        <w:rPr>
          <w:rFonts w:ascii="Times New Roman" w:hAnsi="Times New Roman" w:cs="Times New Roman"/>
          <w:sz w:val="24"/>
          <w:szCs w:val="24"/>
          <w:lang w:val="en-US"/>
        </w:rPr>
        <w:t xml:space="preserve">.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77777777" w:rsidR="001E41AA" w:rsidRDefault="001E41AA" w:rsidP="00D269F5">
      <w:pPr>
        <w:spacing w:line="480" w:lineRule="auto"/>
        <w:rPr>
          <w:rFonts w:ascii="Times New Roman" w:hAnsi="Times New Roman" w:cs="Times New Roman"/>
          <w:b/>
          <w:sz w:val="24"/>
          <w:szCs w:val="24"/>
          <w:lang w:val="en-US"/>
        </w:rPr>
      </w:pP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1F23D68D" w14:textId="77777777" w:rsidR="00934DDB" w:rsidRPr="001E41AA" w:rsidRDefault="00934DDB" w:rsidP="00D269F5">
      <w:pPr>
        <w:spacing w:line="480" w:lineRule="auto"/>
        <w:rPr>
          <w:rFonts w:ascii="Times New Roman" w:hAnsi="Times New Roman" w:cs="Times New Roman"/>
          <w:b/>
          <w:sz w:val="24"/>
          <w:szCs w:val="24"/>
          <w:lang w:val="en-US"/>
        </w:rPr>
      </w:pPr>
    </w:p>
    <w:p w14:paraId="43E6A37B" w14:textId="77777777" w:rsidR="002D3A9B" w:rsidRPr="002D6BD5" w:rsidRDefault="002D3A9B" w:rsidP="00D269F5">
      <w:pPr>
        <w:spacing w:line="480" w:lineRule="auto"/>
        <w:rPr>
          <w:rFonts w:ascii="Times New Roman" w:hAnsi="Times New Roman" w:cs="Times New Roman"/>
          <w:sz w:val="24"/>
          <w:szCs w:val="24"/>
          <w:lang w:val="en-US"/>
        </w:rPr>
      </w:pPr>
    </w:p>
    <w:p w14:paraId="315DDF6A" w14:textId="2AD7B6A6" w:rsidR="00F041BB" w:rsidRDefault="001442C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weekend: </w:t>
      </w:r>
    </w:p>
    <w:p w14:paraId="2AB63338" w14:textId="3011717B"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some figures</w:t>
      </w:r>
    </w:p>
    <w:p w14:paraId="252FA674" w14:textId="47E78FF8"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the results introductions/</w:t>
      </w:r>
      <w:proofErr w:type="spellStart"/>
      <w:r>
        <w:rPr>
          <w:rFonts w:ascii="Times New Roman" w:hAnsi="Times New Roman" w:cs="Times New Roman"/>
          <w:sz w:val="24"/>
          <w:szCs w:val="24"/>
          <w:lang w:val="en-US"/>
        </w:rPr>
        <w:t>Alexs</w:t>
      </w:r>
      <w:proofErr w:type="spellEnd"/>
      <w:r>
        <w:rPr>
          <w:rFonts w:ascii="Times New Roman" w:hAnsi="Times New Roman" w:cs="Times New Roman"/>
          <w:sz w:val="24"/>
          <w:szCs w:val="24"/>
          <w:lang w:val="en-US"/>
        </w:rPr>
        <w:t xml:space="preserve"> modifications. </w:t>
      </w:r>
    </w:p>
    <w:p w14:paraId="3A96D7F4" w14:textId="2F31A6BC" w:rsidR="001442CB" w:rsidRP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x up the introduction. </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6216F"/>
    <w:rsid w:val="001B23BC"/>
    <w:rsid w:val="001E35AB"/>
    <w:rsid w:val="001E41AA"/>
    <w:rsid w:val="002744C9"/>
    <w:rsid w:val="002D3A9B"/>
    <w:rsid w:val="002D6BD5"/>
    <w:rsid w:val="00315510"/>
    <w:rsid w:val="00360908"/>
    <w:rsid w:val="003A122B"/>
    <w:rsid w:val="00475D4D"/>
    <w:rsid w:val="004817CB"/>
    <w:rsid w:val="004A7530"/>
    <w:rsid w:val="005A1261"/>
    <w:rsid w:val="005D63E8"/>
    <w:rsid w:val="005E60B2"/>
    <w:rsid w:val="006A29A2"/>
    <w:rsid w:val="006D430D"/>
    <w:rsid w:val="007A639E"/>
    <w:rsid w:val="008E6930"/>
    <w:rsid w:val="009150C5"/>
    <w:rsid w:val="00934DDB"/>
    <w:rsid w:val="00973BAF"/>
    <w:rsid w:val="00A014EB"/>
    <w:rsid w:val="00B31E2D"/>
    <w:rsid w:val="00C547B4"/>
    <w:rsid w:val="00CE0CB5"/>
    <w:rsid w:val="00D10ABE"/>
    <w:rsid w:val="00D269F5"/>
    <w:rsid w:val="00D60996"/>
    <w:rsid w:val="00D82430"/>
    <w:rsid w:val="00DA6E08"/>
    <w:rsid w:val="00DB5FE8"/>
    <w:rsid w:val="00E10F8A"/>
    <w:rsid w:val="00EE7C8F"/>
    <w:rsid w:val="00F041BB"/>
    <w:rsid w:val="00F56074"/>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9</TotalTime>
  <Pages>1</Pages>
  <Words>1795</Words>
  <Characters>1023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9</cp:revision>
  <dcterms:created xsi:type="dcterms:W3CDTF">2016-08-17T23:45:00Z</dcterms:created>
  <dcterms:modified xsi:type="dcterms:W3CDTF">2016-08-29T05:53:00Z</dcterms:modified>
</cp:coreProperties>
</file>